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268730"/>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26924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99.9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" stroked="f">
                <v:fill opacity="0"/>
                <v:textbox inset="0,0,0,0">
                  <w:txbxContent>
                    <w:p w:rsidR="008861E3" w:rsidRPr="00B778DA" w:rsidRDefault="008861E3" w:rsidP="006D4E77">
                      <w:pPr>
                        <w:pStyle w:val="Heading"/>
                        <w:rPr>
                          <w:b/>
                          <w:sz w:val="28"/>
                          <w:szCs w:val="28"/>
                        </w:rPr>
                      </w:pPr>
                      <w:r>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and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6427F0">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xml:space="preserve">, </w:t>
      </w:r>
      <w:proofErr w:type="spellStart"/>
      <w:r w:rsidR="00F717D9">
        <w:t>SqueezeNet</w:t>
      </w:r>
      <w:proofErr w:type="spellEnd"/>
      <w:r w:rsidR="00F717D9">
        <w: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6D4E77">
        <w:t xml:space="preserve"> CNNs</w:t>
      </w:r>
      <w:r w:rsidR="00484587">
        <w:t xml:space="preserve"> ar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proofErr w:type="spellStart"/>
      <w:r w:rsidR="00955C43">
        <w:t>AlexNet</w:t>
      </w:r>
      <w:proofErr w:type="spellEnd"/>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proofErr w:type="spellStart"/>
      <w:r w:rsidR="00F130F8">
        <w:t>AlexNet</w:t>
      </w:r>
      <w:proofErr w:type="spellEnd"/>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2D0678">
        <w:t>GoogL</w:t>
      </w:r>
      <w:r w:rsidR="00247577">
        <w:t>eNet</w:t>
      </w:r>
      <w:proofErr w:type="spellEnd"/>
      <w:r w:rsidR="00626007">
        <w:t xml:space="preserve"> created by G</w:t>
      </w:r>
      <w:r w:rsidR="00300AA0">
        <w:t xml:space="preserve">oogle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w:t>
      </w:r>
      <w:proofErr w:type="spellStart"/>
      <w:r w:rsidR="00FC5BB3">
        <w:t>SqueezeNet</w:t>
      </w:r>
      <w:proofErr w:type="spellEnd"/>
      <w:r w:rsidR="00FC5BB3">
        <w:t xml:space="preserve">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6D4E77">
        <w:t xml:space="preserve"> CNNs.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lastRenderedPageBreak/>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together in</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proofErr w:type="spellStart"/>
      <w:r w:rsidR="00F130F8">
        <w:t>TensorF</w:t>
      </w:r>
      <w:r w:rsidR="00431BB2">
        <w:t>low</w:t>
      </w:r>
      <w:proofErr w:type="spellEnd"/>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6427F0">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Pr="00F130F8">
        <w:rPr>
          <w:rFonts w:ascii="Times New Roman" w:hAnsi="Times New Roman" w:cs="Times New Roman"/>
          <w:sz w:val="18"/>
          <w:szCs w:val="18"/>
        </w:rPr>
        <w:t>add 1, remove 1, and add 0)</w:t>
      </w:r>
    </w:p>
    <w:p w:rsidR="007F01A1" w:rsidRPr="007F01A1" w:rsidRDefault="007F01A1" w:rsidP="00893DED">
      <w:pPr>
        <w:pStyle w:val="Text"/>
      </w:pPr>
      <w:r>
        <w:t xml:space="preserve">We worked with Jake Lussier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will influence</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image classification model</w:t>
      </w:r>
      <w:r w:rsidR="00555127">
        <w:t>s</w:t>
      </w:r>
      <w:r w:rsidR="001166F4">
        <w:t xml:space="preserve">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F131F7">
        <w:t xml:space="preserve">from each frame and train a new fully connected layer for our model.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allow us to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old 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proofErr w:type="spellStart"/>
      <w:r w:rsidR="00E24210">
        <w:t>SqueezeNet</w:t>
      </w:r>
      <w:proofErr w:type="spellEnd"/>
      <w:r w:rsidR="00E24210">
        <w:t xml:space="preserve"> model </w:t>
      </w:r>
      <w:r w:rsidR="00723784">
        <w:t>pre</w:t>
      </w:r>
      <w:r w:rsidR="00E24210">
        <w:t xml:space="preserve">trained on ImageNet. </w:t>
      </w:r>
      <w:r w:rsidR="00B83D91">
        <w:t xml:space="preserve">Compared to </w:t>
      </w:r>
      <w:r w:rsidR="00E12CE6">
        <w:t>other neural network model</w:t>
      </w:r>
      <w:r w:rsidR="00A1629F">
        <w:t>s</w:t>
      </w:r>
      <w:r w:rsidR="00E12CE6">
        <w:t xml:space="preserve"> which also achieve high </w:t>
      </w:r>
      <w:r w:rsidR="00A1629F">
        <w:t>accuracy</w:t>
      </w:r>
      <w:r w:rsidR="00E12CE6">
        <w:t xml:space="preserve"> on </w:t>
      </w:r>
      <w:r w:rsidR="00593422">
        <w:t xml:space="preserve">ImageNet such as </w:t>
      </w:r>
      <w:proofErr w:type="spellStart"/>
      <w:r w:rsidR="00593422">
        <w:t>AlexNet</w:t>
      </w:r>
      <w:proofErr w:type="spellEnd"/>
      <w:r w:rsidR="00593422">
        <w:t>,</w:t>
      </w:r>
      <w:r w:rsidR="00D4439A">
        <w:t xml:space="preserve"> </w:t>
      </w:r>
      <w:proofErr w:type="spellStart"/>
      <w:r w:rsidR="00D4439A">
        <w:t>SqueezeNet</w:t>
      </w:r>
      <w:proofErr w:type="spellEnd"/>
      <w:r w:rsidR="00D4439A">
        <w:t xml:space="preserve">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our limited amount of resource</w:t>
      </w:r>
      <w:r w:rsidR="00A1629F">
        <w:t>s</w:t>
      </w:r>
      <w:r w:rsidR="004706FF">
        <w:t>.</w:t>
      </w:r>
    </w:p>
    <w:p w:rsidR="00874C62" w:rsidRDefault="00A27B46" w:rsidP="00B33687">
      <w:pPr>
        <w:pStyle w:val="Text"/>
        <w:jc w:val="center"/>
      </w:pPr>
      <w:r>
        <w:rPr>
          <w:noProof/>
          <w:lang w:eastAsia="zh-CN"/>
        </w:rPr>
        <w:lastRenderedPageBreak/>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6427F0">
        <w:rPr>
          <w:rFonts w:ascii="Times New Roman" w:hAnsi="Times New Roman" w:cs="Times New Roman"/>
          <w:noProof/>
          <w:sz w:val="18"/>
          <w:szCs w:val="18"/>
        </w:rPr>
        <w:t>3</w:t>
      </w:r>
      <w:r w:rsidR="001F7C1E" w:rsidRPr="00626007">
        <w:rPr>
          <w:rFonts w:ascii="Times New Roman" w:hAnsi="Times New Roman" w:cs="Times New Roman"/>
          <w:noProof/>
          <w:sz w:val="18"/>
          <w:szCs w:val="18"/>
        </w:rPr>
        <w:fldChar w:fldCharType="end"/>
      </w:r>
      <w:r w:rsidR="000F5625">
        <w:rPr>
          <w:rFonts w:ascii="Times New Roman" w:hAnsi="Times New Roman" w:cs="Times New Roman"/>
          <w:noProof/>
          <w:sz w:val="18"/>
          <w:szCs w:val="18"/>
        </w:rPr>
        <w:t>:</w:t>
      </w:r>
      <w:r w:rsidR="00B33687">
        <w:rPr>
          <w:rFonts w:ascii="Times New Roman" w:hAnsi="Times New Roman" w:cs="Times New Roman"/>
          <w:sz w:val="18"/>
          <w:szCs w:val="18"/>
        </w:rPr>
        <w:t xml:space="preserve"> </w:t>
      </w:r>
      <w:proofErr w:type="spellStart"/>
      <w:r w:rsidR="00B33687">
        <w:rPr>
          <w:rFonts w:ascii="Times New Roman" w:hAnsi="Times New Roman" w:cs="Times New Roman"/>
          <w:sz w:val="18"/>
          <w:szCs w:val="18"/>
        </w:rPr>
        <w:t>SqueezeNet</w:t>
      </w:r>
      <w:proofErr w:type="spellEnd"/>
      <w:r w:rsidR="00B33687">
        <w:rPr>
          <w:rFonts w:ascii="Times New Roman" w:hAnsi="Times New Roman" w:cs="Times New Roman"/>
          <w:sz w:val="18"/>
          <w:szCs w:val="18"/>
        </w:rPr>
        <w:t xml:space="preserve">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noProof/>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proofErr w:type="spellStart"/>
      <w:r w:rsidR="00D6467F">
        <w:t>SqueezeNet</w:t>
      </w:r>
      <w:proofErr w:type="spellEnd"/>
      <w:r>
        <w:t xml:space="preserve"> is shown in Figure 3. </w:t>
      </w:r>
      <w:r w:rsidR="00D6467F">
        <w:t xml:space="preserve">Each </w:t>
      </w:r>
      <w:r w:rsidR="00B62D3A">
        <w:t xml:space="preserve">layer of </w:t>
      </w:r>
      <w:proofErr w:type="spellStart"/>
      <w:r w:rsidR="00B62D3A">
        <w:t>SqueezeNet</w:t>
      </w:r>
      <w:proofErr w:type="spellEnd"/>
      <w:r w:rsidR="00B62D3A">
        <w:t xml:space="preserve">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 </w:t>
      </w:r>
      <m:oMath>
        <m:r>
          <w:rPr>
            <w:rFonts w:ascii="Cambria Math" w:hAnsi="Cambria Math"/>
          </w:rPr>
          <m:t>1×1</m:t>
        </m:r>
      </m:oMath>
      <w:r w:rsidR="00DB1C75">
        <w:t xml:space="preserve"> </w:t>
      </w:r>
      <w:r w:rsidR="00B07A09">
        <w:t>convolutional filter</w:t>
      </w:r>
      <w:r w:rsidR="00045EB3">
        <w:t xml:space="preserve"> for </w:t>
      </w:r>
      <w:r w:rsidR="00B07A09">
        <w:t>squeezing</w:t>
      </w:r>
      <w:r w:rsidR="00FB2E65">
        <w:t xml:space="preserve"> and </w:t>
      </w:r>
      <w:r w:rsidR="00E158CD">
        <w:t xml:space="preserve">another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w:t>
      </w:r>
      <w:proofErr w:type="spellStart"/>
      <w:r w:rsidR="004D3F6B">
        <w:t>SqueezeNet</w:t>
      </w:r>
      <w:proofErr w:type="spellEnd"/>
      <w:r w:rsidR="004D3F6B">
        <w:t xml:space="preserve">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6427F0">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w:t>
      </w:r>
      <w:proofErr w:type="spellStart"/>
      <w:r w:rsidR="0013352A">
        <w:rPr>
          <w:rFonts w:ascii="Times New Roman" w:hAnsi="Times New Roman" w:cs="Times New Roman"/>
          <w:sz w:val="18"/>
          <w:szCs w:val="18"/>
        </w:rPr>
        <w:t>SqueezeNet</w:t>
      </w:r>
      <w:proofErr w:type="spellEnd"/>
      <w:r w:rsidR="0013352A">
        <w:rPr>
          <w:rFonts w:ascii="Times New Roman" w:hAnsi="Times New Roman" w:cs="Times New Roman"/>
          <w:sz w:val="18"/>
          <w:szCs w:val="18"/>
        </w:rPr>
        <w:t xml:space="preserve">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551C6F" w:rsidRDefault="002B7284" w:rsidP="00551C6F">
      <w:pPr>
        <w:pStyle w:val="Text"/>
      </w:pPr>
      <w:r>
        <w:t xml:space="preserve">Train the last fusion based on the </w:t>
      </w:r>
      <w:r w:rsidR="005371FD">
        <w:t xml:space="preserve">image </w:t>
      </w:r>
      <w:r w:rsidR="005061C1">
        <w:t xml:space="preserve">model is kind of trick </w:t>
      </w:r>
      <w:r w:rsidR="00C07EF6">
        <w:t>specially</w:t>
      </w:r>
      <w:r w:rsidR="005061C1">
        <w:t xml:space="preserve"> to reshape the </w:t>
      </w:r>
      <w:r w:rsidR="00BE4B31">
        <w:t xml:space="preserve">data to the correct shape, so we can feed it into the image model. For most </w:t>
      </w:r>
      <w:r w:rsidR="001537D9">
        <w:t xml:space="preserve">image classification model, the input image </w:t>
      </w:r>
      <w:r w:rsidR="008B0C6F">
        <w:t xml:space="preserve">batch is like </w:t>
      </w:r>
      <m:oMath>
        <m:r>
          <w:rPr>
            <w:rFonts w:ascii="Cambria Math" w:hAnsi="Cambria Math"/>
          </w:rPr>
          <m:t>N×H×W×C</m:t>
        </m:r>
      </m:oMath>
      <w:r w:rsidR="00A8579C">
        <w:t xml:space="preserve"> in which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the </w:t>
      </w:r>
      <w:r w:rsidR="00CE1500">
        <w:t xml:space="preserve">video is like </w:t>
      </w:r>
      <m:oMath>
        <m:r>
          <w:rPr>
            <w:rFonts w:ascii="Cambria Math" w:hAnsi="Cambria Math"/>
          </w:rPr>
          <m:t>N×F×H×W×C</m:t>
        </m:r>
      </m:oMath>
      <w:r w:rsidR="00A53A37">
        <w:t xml:space="preserve"> in which </w:t>
      </w:r>
      <m:oMath>
        <m:r>
          <w:rPr>
            <w:rFonts w:ascii="Cambria Math" w:hAnsi="Cambria Math"/>
          </w:rPr>
          <m:t>N</m:t>
        </m:r>
      </m:oMath>
      <w:r w:rsidR="006A0783">
        <w:t xml:space="preserve"> is input video batch</w:t>
      </w:r>
      <w:r w:rsidR="008D1394">
        <w:t xml:space="preserve"> and </w:t>
      </w:r>
      <m:oMath>
        <m:r>
          <w:rPr>
            <w:rFonts w:ascii="Cambria Math" w:hAnsi="Cambria Math"/>
          </w:rPr>
          <m:t>F</m:t>
        </m:r>
      </m:oMath>
      <w:r w:rsidR="008D1394">
        <w:t xml:space="preserve"> is input </w:t>
      </w:r>
      <w:r w:rsidR="00482328">
        <w:t xml:space="preserve">frames per video. </w:t>
      </w:r>
    </w:p>
    <w:p w:rsidR="00EA1937" w:rsidRDefault="00EB16C9" w:rsidP="00551C6F">
      <w:pPr>
        <w:pStyle w:val="Text"/>
      </w:pPr>
      <w:r>
        <w:t xml:space="preserve">First, we reshape the </w:t>
      </w:r>
      <w:r w:rsidR="00A34C1E">
        <w:t xml:space="preserve">video </w:t>
      </w:r>
      <w:r w:rsidR="006F613C">
        <w:t xml:space="preserve">batch </w:t>
      </w:r>
      <w:r w:rsidR="00A34C1E">
        <w:t xml:space="preserve">with shape </w:t>
      </w:r>
      <m:oMath>
        <m:r>
          <w:rPr>
            <w:rFonts w:ascii="Cambria Math" w:hAnsi="Cambria Math"/>
          </w:rPr>
          <m:t>N×F×H×W×C</m:t>
        </m:r>
      </m:oMath>
      <w:r w:rsidR="00D506AD">
        <w:t xml:space="preserve"> to </w:t>
      </w:r>
      <m:oMath>
        <m:r>
          <w:rPr>
            <w:rFonts w:ascii="Cambria Math" w:hAnsi="Cambria Math"/>
          </w:rPr>
          <m:t>(N*F)×H×W×C</m:t>
        </m:r>
      </m:oMath>
      <w:r w:rsidR="004579A5">
        <w:t xml:space="preserve">, therefore, we should be able to pass </w:t>
      </w:r>
      <w:r w:rsidR="00B171DC">
        <w:t xml:space="preserve">them into our </w:t>
      </w:r>
      <w:proofErr w:type="spellStart"/>
      <w:r w:rsidR="00B171DC">
        <w:t>SqueezeNet</w:t>
      </w:r>
      <w:proofErr w:type="spellEnd"/>
      <w:r w:rsidR="00B171DC">
        <w:t xml:space="preserve"> Model</w:t>
      </w:r>
      <w:r w:rsidR="009A6056">
        <w:t xml:space="preserve">. Now, the original last layer has been remove. Instead, we add a two more fully connected layer first </w:t>
      </w:r>
      <w:r w:rsidR="00AC3F0B">
        <w:t>down sample</w:t>
      </w:r>
      <w:r w:rsidR="009A6056">
        <w:t xml:space="preserve"> from necessary size to </w:t>
      </w:r>
      <w:r w:rsidR="00040EB3">
        <w:t xml:space="preserve">100, and one more to </w:t>
      </w:r>
      <w:r w:rsidR="00AC3F0B">
        <w:t>down sample</w:t>
      </w:r>
      <w:r w:rsidR="00040EB3">
        <w:t xml:space="preserve"> from 1000 to 4 labels </w:t>
      </w:r>
      <w:r w:rsidR="00040EB3">
        <w:t>for prediction.</w:t>
      </w:r>
      <w:r w:rsidR="00554DB8">
        <w:t xml:space="preserve"> Before entering the last two layers, </w:t>
      </w:r>
      <w:r w:rsidR="005754C7">
        <w:t xml:space="preserve">our data should look like </w:t>
      </w:r>
      <m:oMath>
        <m:r>
          <w:rPr>
            <w:rFonts w:ascii="Cambria Math" w:hAnsi="Cambria Math"/>
          </w:rPr>
          <m:t>(N*F)×H'×W'×C'</m:t>
        </m:r>
      </m:oMath>
      <w:r w:rsidR="000F1B0E">
        <w:t xml:space="preserve">, we apply our late fusion by reshape </w:t>
      </w:r>
      <w:r w:rsidR="00FE23F9">
        <w:t xml:space="preserve">the data to the shape of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CC328F">
        <w:rPr>
          <w:rFonts w:eastAsiaTheme="minorEastAsia" w:hint="eastAsia"/>
          <w:lang w:eastAsia="zh-CN"/>
        </w:rPr>
        <w:t xml:space="preserve">. </w:t>
      </w:r>
      <w:r w:rsidR="005C5D87">
        <w:t xml:space="preserve">By doing so, all </w:t>
      </w:r>
      <w:r w:rsidR="0005061C">
        <w:t xml:space="preserve">frames information for each video will be concatenated together </w:t>
      </w:r>
      <w:r w:rsidR="00BA30F9">
        <w:t>for the last two layers for prediction.</w:t>
      </w:r>
    </w:p>
    <w:p w:rsidR="00C760D8" w:rsidRDefault="00CB36F2" w:rsidP="00551C6F">
      <w:pPr>
        <w:pStyle w:val="Text"/>
      </w:pPr>
      <w:r>
        <w:t>Second</w:t>
      </w:r>
      <w:r w:rsidR="003804EE">
        <w:t>,</w:t>
      </w:r>
      <w:r>
        <w:t xml:space="preserve"> d</w:t>
      </w:r>
      <w:r w:rsidR="001F3331">
        <w:t xml:space="preserve">uring the training, </w:t>
      </w:r>
      <w:bookmarkStart w:id="0" w:name="_GoBack"/>
      <w:bookmarkEnd w:id="0"/>
      <w:r w:rsidR="001F3331">
        <w:t>w</w:t>
      </w:r>
      <w:r w:rsidR="001317DA">
        <w:t xml:space="preserve">e set up random search to run for 100 times and pick the </w:t>
      </w:r>
      <w:r w:rsidR="008C0BB0">
        <w:t>combination of hyperparameters</w:t>
      </w:r>
      <w:r w:rsidR="001317DA">
        <w:t xml:space="preserve"> </w:t>
      </w:r>
      <w:r w:rsidR="00801FB2">
        <w:t xml:space="preserve">which </w:t>
      </w:r>
      <w:r w:rsidR="00152106">
        <w:t xml:space="preserve">have </w:t>
      </w:r>
      <w:r w:rsidR="001317DA">
        <w:t xml:space="preserve">the highest validation accuracy. </w:t>
      </w:r>
      <w:r w:rsidR="008C0BB0">
        <w:t xml:space="preserve">Then, </w:t>
      </w:r>
      <w:r w:rsidR="0003046D">
        <w:t>we will</w:t>
      </w:r>
      <w:r w:rsidR="00CE0159">
        <w:t xml:space="preserve"> fine</w:t>
      </w:r>
      <w:r w:rsidR="00590DBB">
        <w:t xml:space="preserve"> tune the selected combination of hyperparameters and use the test set to check the accuracy.</w:t>
      </w:r>
    </w:p>
    <w:p w:rsidR="00482328" w:rsidRPr="00551C6F" w:rsidRDefault="008964E9" w:rsidP="00626007">
      <w:pPr>
        <w:pStyle w:val="Text"/>
      </w:pPr>
      <w:r>
        <w:t xml:space="preserve">Third, we first use 1 frames per video to check our model and hope to have an accuracy around 25% which is just random guess. We believe that 1 frames per video do not have </w:t>
      </w:r>
      <w:r w:rsidR="00AB49C3">
        <w:t>sufficient amount of information to summarize the video content. Later on, we try 3 frames per video and 5 frames per video and hope these model</w:t>
      </w:r>
      <w:r w:rsidR="008B4E0E">
        <w:t>s</w:t>
      </w:r>
      <w:r w:rsidR="00AB49C3">
        <w:t xml:space="preserve"> will significant enhance the </w:t>
      </w:r>
      <w:r w:rsidR="00761230">
        <w:t xml:space="preserve">accuracy based on the temporal and </w:t>
      </w:r>
      <w:r w:rsidR="0034647F">
        <w:t>spatial</w:t>
      </w:r>
      <w:r w:rsidR="00761230">
        <w:t xml:space="preserve"> information summarize from one frame to another.</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 xml:space="preserve">Since we used a pretrained C3D model on GitHub [20],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 xml:space="preserve">The final split dataset consists of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FA0584" w:rsidRDefault="0084118C" w:rsidP="00FA0584">
      <w:pPr>
        <w:pStyle w:val="Text"/>
        <w:rPr>
          <w:rFonts w:eastAsiaTheme="minorEastAsia"/>
          <w:lang w:eastAsia="zh-CN"/>
        </w:rPr>
      </w:pPr>
      <w:r>
        <w:t xml:space="preserve">C3D </w:t>
      </w:r>
      <w:r w:rsidR="00717E3C">
        <w:t xml:space="preserve">directly </w:t>
      </w:r>
      <w:r>
        <w:t xml:space="preserve">incorporates temporal information by adding a third dimension to the </w:t>
      </w:r>
      <w:r w:rsidR="007841F9">
        <w:t>two-dimensional frame data</w:t>
      </w:r>
      <w:r>
        <w:t xml:space="preserve">. Both convolution and pooling use 3D filters. </w:t>
      </w:r>
      <w:r w:rsidR="00B33687">
        <w:t>D. Tran et al.</w:t>
      </w:r>
      <w:r>
        <w:t xml:space="preserve"> has shown that the best filter size for 3D convolution is </w:t>
      </w:r>
      <m:oMath>
        <m:r>
          <w:rPr>
            <w:rFonts w:ascii="Cambria Math" w:hAnsi="Cambria Math"/>
          </w:rPr>
          <m:t>3×3×3</m:t>
        </m:r>
      </m:oMath>
      <w:r w:rsidR="00B33687">
        <w:rPr>
          <w:rFonts w:eastAsiaTheme="minorEastAsia" w:hint="eastAsia"/>
          <w:lang w:eastAsia="zh-CN"/>
        </w:rPr>
        <w:t xml:space="preserve"> [</w:t>
      </w:r>
      <w:r w:rsidR="00B33687">
        <w:rPr>
          <w:rFonts w:eastAsiaTheme="minorEastAsia"/>
          <w:lang w:eastAsia="zh-CN"/>
        </w:rPr>
        <w:t>16</w:t>
      </w:r>
      <w:r w:rsidR="00B33687">
        <w:rPr>
          <w:rFonts w:eastAsiaTheme="minorEastAsia" w:hint="eastAsia"/>
          <w:lang w:eastAsia="zh-CN"/>
        </w:rPr>
        <w:t>]</w:t>
      </w:r>
      <w:r>
        <w:rPr>
          <w:rFonts w:eastAsiaTheme="minorEastAsia" w:hint="eastAsia"/>
          <w:lang w:eastAsia="zh-CN"/>
        </w:rPr>
        <w:t xml:space="preserve">. </w:t>
      </w:r>
      <w:r w:rsidR="00B33687">
        <w:rPr>
          <w:rFonts w:eastAsiaTheme="minorEastAsia"/>
          <w:lang w:eastAsia="zh-CN"/>
        </w:rPr>
        <w:t xml:space="preserve">They also propose a model architecture as shown in Figure 5,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w:t>
      </w:r>
      <w:proofErr w:type="spellStart"/>
      <w:r w:rsidR="00717E3C">
        <w:rPr>
          <w:rFonts w:eastAsiaTheme="minorEastAsia"/>
          <w:lang w:eastAsia="zh-CN"/>
        </w:rPr>
        <w:t>TensorFlow</w:t>
      </w:r>
      <w:proofErr w:type="spellEnd"/>
      <w:r w:rsidR="00717E3C">
        <w:rPr>
          <w:rFonts w:eastAsiaTheme="minorEastAsia"/>
          <w:lang w:eastAsia="zh-CN"/>
        </w:rPr>
        <w:t xml:space="preserve"> C3D model used in the project was pretrained on Sports-1M dataset 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0849B0">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 "properties" : { "noteIndex" : 0 }, "schema" : "https://github.com/citation-style-language/schema/raw/master/csl-citation.json" }</w:instrText>
      </w:r>
      <w:r w:rsidR="000849B0">
        <w:rPr>
          <w:rFonts w:eastAsiaTheme="minorEastAsia"/>
          <w:lang w:eastAsia="zh-CN"/>
        </w:rPr>
        <w:fldChar w:fldCharType="separate"/>
      </w:r>
      <w:r w:rsidR="000849B0" w:rsidRPr="000849B0">
        <w:rPr>
          <w:rFonts w:eastAsiaTheme="minorEastAsia"/>
          <w:noProof/>
          <w:lang w:eastAsia="zh-CN"/>
        </w:rPr>
        <w:t>[20]</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6427F0">
        <w:rPr>
          <w:rFonts w:ascii="Times New Roman" w:hAnsi="Times New Roman" w:cs="Times New Roman"/>
          <w:noProof/>
          <w:sz w:val="18"/>
          <w:szCs w:val="18"/>
        </w:rPr>
        <w:t>5</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Pr="00B33687">
        <w:rPr>
          <w:rFonts w:ascii="Times New Roman" w:hAnsi="Times New Roman" w:cs="Times New Roman"/>
          <w:sz w:val="18"/>
          <w:szCs w:val="18"/>
        </w:rPr>
        <w:t xml:space="preserve"> architecture [16]</w:t>
      </w:r>
    </w:p>
    <w:p w:rsidR="00E55D91" w:rsidRPr="001940B5" w:rsidRDefault="001C4EDB" w:rsidP="001940B5">
      <w:pPr>
        <w:ind w:firstLine="202"/>
        <w:jc w:val="both"/>
      </w:pPr>
      <w:r>
        <w:t>The C3D model pretrained on UCF-101 has a fully-connected output layer with 101 classes. In our case, we only have four classes. Therefore, we modified the output layer and fine-tuned on our dataset.</w:t>
      </w:r>
    </w:p>
    <w:p w:rsidR="00723023" w:rsidRPr="00723023" w:rsidRDefault="00F67EEB" w:rsidP="00723023">
      <w:pPr>
        <w:pStyle w:val="Heading1"/>
        <w:numPr>
          <w:ilvl w:val="0"/>
          <w:numId w:val="1"/>
        </w:numPr>
        <w:rPr>
          <w:b/>
        </w:rPr>
      </w:pPr>
      <w:r w:rsidRPr="00CE1595">
        <w:rPr>
          <w:b/>
        </w:rPr>
        <w:lastRenderedPageBreak/>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 xml:space="preserve">different number of parameters </w:t>
      </w:r>
      <w:r w:rsidR="00700A03">
        <w:t>for the last two layer</w:t>
      </w:r>
      <w:r w:rsidR="001C4894">
        <w:t>s</w:t>
      </w:r>
      <w:r w:rsidR="00700A03">
        <w:t xml:space="preserve"> as well as </w:t>
      </w:r>
      <w:r w:rsidR="008861E3">
        <w:t>b</w:t>
      </w:r>
      <w:r w:rsidR="00377E42">
        <w:t>est regularization parameter</w:t>
      </w:r>
      <w:r w:rsidR="0020382F">
        <w:t>, it’s not useful to compare their loss histories</w:t>
      </w:r>
      <w:r w:rsidR="00377E42">
        <w:t xml:space="preserve">. Instead, </w:t>
      </w:r>
      <w:r w:rsidR="00FD1320">
        <w:t>we will compare th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75135" w:rsidP="00AA3D30">
      <w:pPr>
        <w:ind w:firstLine="202"/>
        <w:jc w:val="both"/>
      </w:pPr>
      <w:r>
        <w:t>F</w:t>
      </w:r>
      <w:r w:rsidR="006E24BB">
        <w:t xml:space="preserve">or the first 10 epochs, we only train the last two fully connected layers. Then, for the next 10 epochs, we train all layers. </w:t>
      </w:r>
      <w:r w:rsidR="00067A79">
        <w:t>Figure 6</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it increases significantly </w:t>
      </w:r>
      <w:r w:rsidR="00A9241D">
        <w:t>during</w:t>
      </w:r>
      <w:r w:rsidR="006B205A">
        <w:t xml:space="preserve"> the next 10 epochs. Therefore, training </w:t>
      </w:r>
      <w:r w:rsidR="00A52F9B">
        <w:t>of</w:t>
      </w:r>
      <w:r w:rsidR="006B205A">
        <w:t xml:space="preserve"> all layers is necessary because the parameter for convolutional layers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6</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Pr="00007D66">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DD4273">
        <w:t xml:space="preserve">We </w:t>
      </w:r>
      <w:r w:rsidR="00174536">
        <w:t xml:space="preserve">then </w:t>
      </w:r>
      <w:r w:rsidR="00DD4273">
        <w:t>use the corresponding t</w:t>
      </w:r>
      <w:r w:rsidR="00F537DA">
        <w:t>est accuracy.</w:t>
      </w:r>
      <w:r w:rsidR="007A59D3">
        <w:rPr>
          <w:rFonts w:eastAsiaTheme="minorEastAsia" w:hint="eastAsia"/>
          <w:lang w:eastAsia="zh-CN"/>
        </w:rPr>
        <w:t xml:space="preserve"> </w:t>
      </w:r>
      <w:r w:rsidR="007A59D3">
        <w:rPr>
          <w:rFonts w:eastAsiaTheme="minorEastAsia"/>
          <w:lang w:eastAsia="zh-CN"/>
        </w:rPr>
        <w:t>T</w:t>
      </w:r>
      <w:r w:rsidR="000D4D72">
        <w:t xml:space="preserve">here is slightly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FF12AD">
        <w:t xml:space="preserve"> confusion matrix </w:t>
      </w:r>
      <w:r>
        <w:t>for different late fusion models are shown in Figure 7, 8 and 9</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 xml:space="preserve">confused </w:t>
      </w:r>
      <w:r w:rsidR="009B572A">
        <w:t xml:space="preserve">between </w:t>
      </w:r>
      <w:r w:rsidR="00F81F6F">
        <w:t xml:space="preserve">0 remove and </w:t>
      </w:r>
      <w:r w:rsidR="00A440B1">
        <w:t xml:space="preserve">1 add as well as </w:t>
      </w:r>
      <w:r w:rsidR="00FB4D29">
        <w:t xml:space="preserve">0 add and </w:t>
      </w:r>
      <w:r w:rsidR="000815D1">
        <w:t xml:space="preserve">1 remo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ime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by late fus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7</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8</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lastRenderedPageBreak/>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Pr="00E265C4"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6427F0">
        <w:rPr>
          <w:rFonts w:ascii="Times New Roman" w:hAnsi="Times New Roman" w:cs="Times New Roman"/>
          <w:noProof/>
          <w:sz w:val="18"/>
          <w:szCs w:val="18"/>
        </w:rPr>
        <w:t>9</w:t>
      </w:r>
      <w:r w:rsidR="001F7C1E" w:rsidRPr="00FA0584">
        <w:rPr>
          <w:rFonts w:ascii="Times New Roman" w:hAnsi="Times New Roman" w:cs="Times New Roman"/>
          <w:noProof/>
          <w:sz w:val="18"/>
          <w:szCs w:val="18"/>
        </w:rPr>
        <w:fldChar w:fldCharType="end"/>
      </w:r>
      <w:r w:rsidR="00851B00">
        <w:rPr>
          <w:rFonts w:ascii="Times New Roman" w:hAnsi="Times New Roman" w:cs="Times New Roman"/>
          <w:noProof/>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BB3435">
        <w:t>In the first 100 iterations, we only train</w:t>
      </w:r>
      <w:r w:rsidR="00C85D34">
        <w:t xml:space="preserve"> the output layer on our own datase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1.</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1E2AD0">
      <w:pPr>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6427F0">
        <w:rPr>
          <w:rFonts w:ascii="Times New Roman" w:hAnsi="Times New Roman" w:cs="Times New Roman"/>
          <w:noProof/>
          <w:sz w:val="18"/>
          <w:szCs w:val="18"/>
        </w:rPr>
        <w:t>10</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 xml:space="preserve">The confusion matrix shown in Figure 12 demonstrates a good performance of the C3D model. The three mistakes the model makes also make sense: it confuses adding </w:t>
      </w:r>
      <w:r>
        <w:t>nothing with adding one item, and removing nothing and removing 1 item. This is mainly because the model is mainly tracking the hand as shown in the saliency maps in Figure 12. It will be a lot more difficult to detect whether there is an object 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3C4A51">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0">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C72F8A">
        <w:rPr>
          <w:rFonts w:ascii="Times New Roman" w:hAnsi="Times New Roman" w:cs="Times New Roman"/>
          <w:noProof/>
          <w:sz w:val="18"/>
          <w:szCs w:val="18"/>
        </w:rPr>
        <w:t>11</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 xml:space="preserve">saliency maps shown in Figure 12 demonstrates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middle bottom portion of the frames lights up in the saliency map. The last point to notice is that the middle frames have relatively smaller salient region for the model, suggesting that the information from the middle frames is not as useful as those from the start and end frames. We could potentially use fewer frames with C3D for this problem. However, this </w:t>
      </w:r>
      <w:r w:rsidR="003817A1">
        <w:t>is only</w:t>
      </w:r>
      <w:r w:rsidR="00447747">
        <w:t xml:space="preserve"> true if the sampled frames really represent the content of the video.</w:t>
      </w:r>
    </w:p>
    <w:p w:rsidR="00611E01" w:rsidRDefault="00611E01" w:rsidP="00611E01">
      <w:pPr>
        <w:jc w:val="center"/>
      </w:pPr>
      <w:r>
        <w:rPr>
          <w:noProof/>
          <w:lang w:eastAsia="zh-CN"/>
        </w:rPr>
        <w:lastRenderedPageBreak/>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1">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2">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611E01">
      <w:pPr>
        <w:pStyle w:val="Caption"/>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C72F8A">
        <w:rPr>
          <w:rFonts w:ascii="Times New Roman" w:hAnsi="Times New Roman" w:cs="Times New Roman"/>
          <w:noProof/>
          <w:sz w:val="18"/>
          <w:szCs w:val="18"/>
        </w:rPr>
        <w:t>12</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eing implemented in real 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574B32" w:rsidRDefault="00574B32" w:rsidP="00574B32">
      <w:pPr>
        <w:pStyle w:val="Text"/>
      </w:pPr>
      <w:r>
        <w:t xml:space="preserve">We </w:t>
      </w:r>
      <w:r w:rsidR="00434DE5">
        <w:t>could explore</w:t>
      </w:r>
      <w:r>
        <w:t xml:space="preserve"> two-stream networks with pretrained models. We will form two stream convolutional networks for spatial stream from single frame and temporal stream from multi frame optical flow. Eventually, two frame results will be either concatenated together through fully connected layer and apply stochastic gradient decent to minimize the </w:t>
      </w:r>
      <w:proofErr w:type="spellStart"/>
      <w:r>
        <w:t>Softmax</w:t>
      </w:r>
      <w:proofErr w:type="spellEnd"/>
      <w:r>
        <w:t xml:space="preserve"> loss.</w:t>
      </w:r>
    </w:p>
    <w:p w:rsidR="00574B32" w:rsidRDefault="00574B32" w:rsidP="00574B32">
      <w:pPr>
        <w:pStyle w:val="Text"/>
      </w:pPr>
      <w:r>
        <w:t>If time permits, we also wish to implement long-term recurrent convolutional networks. Each RNN layer will use an LSTM structure to prevent gradient vanishing. Hidden layer parameters will be from pre-trained model and only the fully connected layer parameters will be tuned on our dataset.</w:t>
      </w:r>
    </w:p>
    <w:p w:rsidR="00E552B8" w:rsidRPr="001F40A5" w:rsidRDefault="00B27BBC" w:rsidP="001F40A5">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82117E" w:rsidRDefault="00E552B8" w:rsidP="00CE1595">
      <w:pPr>
        <w:suppressAutoHyphens w:val="0"/>
        <w:autoSpaceDE/>
        <w:spacing w:after="160" w:line="259" w:lineRule="auto"/>
      </w:pPr>
      <w:r>
        <w:br w:type="page"/>
      </w:r>
    </w:p>
    <w:p w:rsidR="006D4E77" w:rsidRDefault="006D4E77" w:rsidP="00A73D49">
      <w:pPr>
        <w:jc w:val="both"/>
      </w:pPr>
      <w:r>
        <w:lastRenderedPageBreak/>
        <w:t>References</w:t>
      </w:r>
    </w:p>
    <w:p w:rsidR="000849B0" w:rsidRPr="000849B0" w:rsidRDefault="006D4E77" w:rsidP="000849B0">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0849B0" w:rsidRPr="000849B0">
        <w:rPr>
          <w:noProof/>
          <w:sz w:val="18"/>
          <w:szCs w:val="24"/>
        </w:rPr>
        <w:t>[1]</w:t>
      </w:r>
      <w:r w:rsidR="000849B0" w:rsidRPr="000849B0">
        <w:rPr>
          <w:noProof/>
          <w:sz w:val="18"/>
          <w:szCs w:val="24"/>
        </w:rPr>
        <w:tab/>
        <w:t xml:space="preserve">Y. LeCun, L. Bottou, Y. Bengio, and P. Haffner, “Gradient-based learning applied to document recognition,” </w:t>
      </w:r>
      <w:r w:rsidR="000849B0" w:rsidRPr="000849B0">
        <w:rPr>
          <w:i/>
          <w:iCs/>
          <w:noProof/>
          <w:sz w:val="18"/>
          <w:szCs w:val="24"/>
        </w:rPr>
        <w:t>Proc. IEEE</w:t>
      </w:r>
      <w:r w:rsidR="000849B0" w:rsidRPr="000849B0">
        <w:rPr>
          <w:noProof/>
          <w:sz w:val="18"/>
          <w:szCs w:val="24"/>
        </w:rPr>
        <w:t>, vol. 86, no. 11, pp. 2278–2323, 1998.</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2]</w:t>
      </w:r>
      <w:r w:rsidRPr="000849B0">
        <w:rPr>
          <w:noProof/>
          <w:sz w:val="18"/>
          <w:szCs w:val="24"/>
        </w:rPr>
        <w:tab/>
        <w:t xml:space="preserve">A. Krizhevsky, I. Sutskever, and H. Geoffrey E., “ImageNet Classification with Deep Convolutional Neural Networks,” </w:t>
      </w:r>
      <w:r w:rsidRPr="000849B0">
        <w:rPr>
          <w:i/>
          <w:iCs/>
          <w:noProof/>
          <w:sz w:val="18"/>
          <w:szCs w:val="24"/>
        </w:rPr>
        <w:t>Adv. Neural Inf. Process. Syst. 25</w:t>
      </w:r>
      <w:r w:rsidRPr="000849B0">
        <w:rPr>
          <w:noProof/>
          <w:sz w:val="18"/>
          <w:szCs w:val="24"/>
        </w:rPr>
        <w:t>, pp. 1–9, 2012.</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3]</w:t>
      </w:r>
      <w:r w:rsidRPr="000849B0">
        <w:rPr>
          <w:noProof/>
          <w:sz w:val="18"/>
          <w:szCs w:val="24"/>
        </w:rPr>
        <w:tab/>
        <w:t xml:space="preserve">C. Farabet, C. Couprie, L. Najman, and Y. Lecun, “Learning hierarchical features for scene labeling,” </w:t>
      </w:r>
      <w:r w:rsidRPr="000849B0">
        <w:rPr>
          <w:i/>
          <w:iCs/>
          <w:noProof/>
          <w:sz w:val="18"/>
          <w:szCs w:val="24"/>
        </w:rPr>
        <w:t>IEEE Trans. Pattern Anal. Mach. Intell.</w:t>
      </w:r>
      <w:r w:rsidRPr="000849B0">
        <w:rPr>
          <w:noProof/>
          <w:sz w:val="18"/>
          <w:szCs w:val="24"/>
        </w:rPr>
        <w:t>, vol. 35, no. 8, pp. 1915–1929, 2013.</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4]</w:t>
      </w:r>
      <w:r w:rsidRPr="000849B0">
        <w:rPr>
          <w:noProof/>
          <w:sz w:val="18"/>
          <w:szCs w:val="24"/>
        </w:rPr>
        <w:tab/>
        <w:t xml:space="preserve">D. Ciresan, A. Giusti, L. Gambardella, and J. Schmidhuber, “Deep Neural Networks Segment Neuronal Membranes in Electron Microscopy Images,” </w:t>
      </w:r>
      <w:r w:rsidRPr="000849B0">
        <w:rPr>
          <w:i/>
          <w:iCs/>
          <w:noProof/>
          <w:sz w:val="18"/>
          <w:szCs w:val="24"/>
        </w:rPr>
        <w:t>Nips</w:t>
      </w:r>
      <w:r w:rsidRPr="000849B0">
        <w:rPr>
          <w:noProof/>
          <w:sz w:val="18"/>
          <w:szCs w:val="24"/>
        </w:rPr>
        <w:t>, pp. 1–9, 2012.</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5]</w:t>
      </w:r>
      <w:r w:rsidRPr="000849B0">
        <w:rPr>
          <w:noProof/>
          <w:sz w:val="18"/>
          <w:szCs w:val="24"/>
        </w:rPr>
        <w:tab/>
        <w:t xml:space="preserve">P. Sermanet, D. Eigen, X. Zhang, M. Mathieu, R. Fergus, and Y. LeCun, “OverFeat: Integrated Recognition, Localization and Detection using Convolutional Networks,” </w:t>
      </w:r>
      <w:r w:rsidRPr="000849B0">
        <w:rPr>
          <w:i/>
          <w:iCs/>
          <w:noProof/>
          <w:sz w:val="18"/>
          <w:szCs w:val="24"/>
        </w:rPr>
        <w:t>arXiv Prepr. arXiv</w:t>
      </w:r>
      <w:r w:rsidRPr="000849B0">
        <w:rPr>
          <w:noProof/>
          <w:sz w:val="18"/>
          <w:szCs w:val="24"/>
        </w:rPr>
        <w:t>, p. 1312.6229, 2013.</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6]</w:t>
      </w:r>
      <w:r w:rsidRPr="000849B0">
        <w:rPr>
          <w:noProof/>
          <w:sz w:val="18"/>
          <w:szCs w:val="24"/>
        </w:rPr>
        <w:tab/>
        <w:t xml:space="preserve">R. Girshick, J. Donahue, T. Darrell, and J. Malik, “Rich feature hierarchies for accurate object detection and semantic segmentation,” in </w:t>
      </w:r>
      <w:r w:rsidRPr="000849B0">
        <w:rPr>
          <w:i/>
          <w:iCs/>
          <w:noProof/>
          <w:sz w:val="18"/>
          <w:szCs w:val="24"/>
        </w:rPr>
        <w:t>Proceedings of the IEEE Computer Society Conference on Computer Vision and Pattern Recognition</w:t>
      </w:r>
      <w:r w:rsidRPr="000849B0">
        <w:rPr>
          <w:noProof/>
          <w:sz w:val="18"/>
          <w:szCs w:val="24"/>
        </w:rPr>
        <w:t>, 2014, pp. 580–587.</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7]</w:t>
      </w:r>
      <w:r w:rsidRPr="000849B0">
        <w:rPr>
          <w:noProof/>
          <w:sz w:val="18"/>
          <w:szCs w:val="24"/>
        </w:rPr>
        <w:tab/>
        <w:t xml:space="preserve">A. S. Razavian, H. Azizpour, J. Sullivan, and S. Carlsson, “CNN features off-the-shelf: An astounding baseline for recognition,” in </w:t>
      </w:r>
      <w:r w:rsidRPr="000849B0">
        <w:rPr>
          <w:i/>
          <w:iCs/>
          <w:noProof/>
          <w:sz w:val="18"/>
          <w:szCs w:val="24"/>
        </w:rPr>
        <w:t>IEEE Computer Society Conference on Computer Vision and Pattern Recognition Workshops</w:t>
      </w:r>
      <w:r w:rsidRPr="000849B0">
        <w:rPr>
          <w:noProof/>
          <w:sz w:val="18"/>
          <w:szCs w:val="24"/>
        </w:rPr>
        <w:t>, 2014, pp. 512–519.</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8]</w:t>
      </w:r>
      <w:r w:rsidRPr="000849B0">
        <w:rPr>
          <w:noProof/>
          <w:sz w:val="18"/>
          <w:szCs w:val="24"/>
        </w:rPr>
        <w:tab/>
        <w:t xml:space="preserve">M. D. Zeiler and R. Fergus, “Visualizing and Understanding Convolutional Networks arXiv:1311.2901v3 [cs.CV] 28 Nov 2013,” </w:t>
      </w:r>
      <w:r w:rsidRPr="000849B0">
        <w:rPr>
          <w:i/>
          <w:iCs/>
          <w:noProof/>
          <w:sz w:val="18"/>
          <w:szCs w:val="24"/>
        </w:rPr>
        <w:t>Comput. Vision–ECCV 2014</w:t>
      </w:r>
      <w:r w:rsidRPr="000849B0">
        <w:rPr>
          <w:noProof/>
          <w:sz w:val="18"/>
          <w:szCs w:val="24"/>
        </w:rPr>
        <w:t>, vol. 8689, pp. 818–833, 2014.</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9]</w:t>
      </w:r>
      <w:r w:rsidRPr="000849B0">
        <w:rPr>
          <w:noProof/>
          <w:sz w:val="18"/>
          <w:szCs w:val="24"/>
        </w:rPr>
        <w:tab/>
        <w:t xml:space="preserve">A. Krizhevsky, I. Sutskever, and G. E. Hinton, “ImageNet Classification with Deep Convolutional Neural Networks,” </w:t>
      </w:r>
      <w:r w:rsidRPr="000849B0">
        <w:rPr>
          <w:i/>
          <w:iCs/>
          <w:noProof/>
          <w:sz w:val="18"/>
          <w:szCs w:val="24"/>
        </w:rPr>
        <w:t>Adv. Neural Inf. Process. Syst.</w:t>
      </w:r>
      <w:r w:rsidRPr="000849B0">
        <w:rPr>
          <w:noProof/>
          <w:sz w:val="18"/>
          <w:szCs w:val="24"/>
        </w:rPr>
        <w:t>, pp. 1–9, 2012.</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0]</w:t>
      </w:r>
      <w:r w:rsidRPr="000849B0">
        <w:rPr>
          <w:noProof/>
          <w:sz w:val="18"/>
          <w:szCs w:val="24"/>
        </w:rPr>
        <w:tab/>
        <w:t xml:space="preserve">M. D. Zeiler and R. Fergus, “Visualizing and understanding convolutional networks,” in </w:t>
      </w:r>
      <w:r w:rsidRPr="000849B0">
        <w:rPr>
          <w:i/>
          <w:iCs/>
          <w:noProof/>
          <w:sz w:val="18"/>
          <w:szCs w:val="24"/>
        </w:rPr>
        <w:t>Lecture Notes in Computer Science (including subseries Lecture Notes in Artificial Intelligence and Lecture Notes in Bioinformatics)</w:t>
      </w:r>
      <w:r w:rsidRPr="000849B0">
        <w:rPr>
          <w:noProof/>
          <w:sz w:val="18"/>
          <w:szCs w:val="24"/>
        </w:rPr>
        <w:t>, 2014, vol. 8689 LNCS, no. PART 1, pp. 818–833.</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1]</w:t>
      </w:r>
      <w:r w:rsidRPr="000849B0">
        <w:rPr>
          <w:noProof/>
          <w:sz w:val="18"/>
          <w:szCs w:val="24"/>
        </w:rPr>
        <w:tab/>
        <w:t xml:space="preserve">C. Szegedy </w:t>
      </w:r>
      <w:r w:rsidRPr="000849B0">
        <w:rPr>
          <w:i/>
          <w:iCs/>
          <w:noProof/>
          <w:sz w:val="18"/>
          <w:szCs w:val="24"/>
        </w:rPr>
        <w:t>et al.</w:t>
      </w:r>
      <w:r w:rsidRPr="000849B0">
        <w:rPr>
          <w:noProof/>
          <w:sz w:val="18"/>
          <w:szCs w:val="24"/>
        </w:rPr>
        <w:t xml:space="preserve">, “Going deeper with convolutions,” in </w:t>
      </w:r>
      <w:r w:rsidRPr="000849B0">
        <w:rPr>
          <w:i/>
          <w:iCs/>
          <w:noProof/>
          <w:sz w:val="18"/>
          <w:szCs w:val="24"/>
        </w:rPr>
        <w:t>Proceedings of the IEEE Computer Society Conference on Computer Vision and Pattern Recognition</w:t>
      </w:r>
      <w:r w:rsidRPr="000849B0">
        <w:rPr>
          <w:noProof/>
          <w:sz w:val="18"/>
          <w:szCs w:val="24"/>
        </w:rPr>
        <w:t>, 2015, vol. 07–12–June, pp. 1–9.</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2]</w:t>
      </w:r>
      <w:r w:rsidRPr="000849B0">
        <w:rPr>
          <w:noProof/>
          <w:sz w:val="18"/>
          <w:szCs w:val="24"/>
        </w:rPr>
        <w:tab/>
        <w:t xml:space="preserve">K. He, X. Zhang, S. Ren, and J. Sun, “Deep Residual Learning for Image Recognition,” in </w:t>
      </w:r>
      <w:r w:rsidRPr="000849B0">
        <w:rPr>
          <w:i/>
          <w:iCs/>
          <w:noProof/>
          <w:sz w:val="18"/>
          <w:szCs w:val="24"/>
        </w:rPr>
        <w:t>2016 IEEE Conference on Computer Vision and Pattern Recognition (CVPR)</w:t>
      </w:r>
      <w:r w:rsidRPr="000849B0">
        <w:rPr>
          <w:noProof/>
          <w:sz w:val="18"/>
          <w:szCs w:val="24"/>
        </w:rPr>
        <w:t>, 2016, pp. 770–778.</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3]</w:t>
      </w:r>
      <w:r w:rsidRPr="000849B0">
        <w:rPr>
          <w:noProof/>
          <w:sz w:val="18"/>
          <w:szCs w:val="24"/>
        </w:rPr>
        <w:tab/>
        <w:t xml:space="preserve">K. Simonyan and A. Zisserman, “Very Deep Convolutional Networks for Large-Scale Image Recognition,” </w:t>
      </w:r>
      <w:r w:rsidRPr="000849B0">
        <w:rPr>
          <w:i/>
          <w:iCs/>
          <w:noProof/>
          <w:sz w:val="18"/>
          <w:szCs w:val="24"/>
        </w:rPr>
        <w:t>Int. Conf. Learn. Represent.</w:t>
      </w:r>
      <w:r w:rsidRPr="000849B0">
        <w:rPr>
          <w:noProof/>
          <w:sz w:val="18"/>
          <w:szCs w:val="24"/>
        </w:rPr>
        <w:t>, pp. 1–14, 2015.</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4]</w:t>
      </w:r>
      <w:r w:rsidRPr="000849B0">
        <w:rPr>
          <w:noProof/>
          <w:sz w:val="18"/>
          <w:szCs w:val="24"/>
        </w:rPr>
        <w:tab/>
        <w:t xml:space="preserve">F. N. Iandola, S. Han, M. W. Moskewicz, K. Ashraf, W. J. Dally, and K. Keutzer, “SqueezeNet: AlexNet-level accuracy with 50x fewer parameters and &lt;0.5MB model </w:t>
      </w:r>
      <w:r w:rsidRPr="000849B0">
        <w:rPr>
          <w:noProof/>
          <w:sz w:val="18"/>
          <w:szCs w:val="24"/>
        </w:rPr>
        <w:t>size,” pp. 1–13, 2016.</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5]</w:t>
      </w:r>
      <w:r w:rsidRPr="000849B0">
        <w:rPr>
          <w:noProof/>
          <w:sz w:val="18"/>
          <w:szCs w:val="24"/>
        </w:rPr>
        <w:tab/>
        <w:t xml:space="preserve">A. Karpathy, G. Toderici, S. Shetty, T. Leung, R. Sukthankar, and F. F. Li, “Large-scale video classification with convolutional neural networks,” in </w:t>
      </w:r>
      <w:r w:rsidRPr="000849B0">
        <w:rPr>
          <w:i/>
          <w:iCs/>
          <w:noProof/>
          <w:sz w:val="18"/>
          <w:szCs w:val="24"/>
        </w:rPr>
        <w:t>Proceedings of the IEEE Computer Society Conference on Computer Vision and Pattern Recognition</w:t>
      </w:r>
      <w:r w:rsidRPr="000849B0">
        <w:rPr>
          <w:noProof/>
          <w:sz w:val="18"/>
          <w:szCs w:val="24"/>
        </w:rPr>
        <w:t>, 2014, pp. 1725–1732.</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6]</w:t>
      </w:r>
      <w:r w:rsidRPr="000849B0">
        <w:rPr>
          <w:noProof/>
          <w:sz w:val="18"/>
          <w:szCs w:val="24"/>
        </w:rPr>
        <w:tab/>
        <w:t xml:space="preserve">D. Tran, L. Bourdev, R. Fergus, L. Torresani, and M. Paluri, “Learning spatiotemporal features with 3D convolutional networks,” in </w:t>
      </w:r>
      <w:r w:rsidRPr="000849B0">
        <w:rPr>
          <w:i/>
          <w:iCs/>
          <w:noProof/>
          <w:sz w:val="18"/>
          <w:szCs w:val="24"/>
        </w:rPr>
        <w:t>Proceedings of the IEEE International Conference on Computer Vision</w:t>
      </w:r>
      <w:r w:rsidRPr="000849B0">
        <w:rPr>
          <w:noProof/>
          <w:sz w:val="18"/>
          <w:szCs w:val="24"/>
        </w:rPr>
        <w:t>, 2016, vol. 11–18–Dece, pp. 4489–4497.</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7]</w:t>
      </w:r>
      <w:r w:rsidRPr="000849B0">
        <w:rPr>
          <w:noProof/>
          <w:sz w:val="18"/>
          <w:szCs w:val="24"/>
        </w:rPr>
        <w:tab/>
        <w:t xml:space="preserve">K. Simonyan and A. Zisserman, “Two-Stream Convolutional Networks for Action Recognition in Videos,” </w:t>
      </w:r>
      <w:r w:rsidRPr="000849B0">
        <w:rPr>
          <w:i/>
          <w:iCs/>
          <w:noProof/>
          <w:sz w:val="18"/>
          <w:szCs w:val="24"/>
        </w:rPr>
        <w:t>arXiv Prepr. arXiv1406.2199</w:t>
      </w:r>
      <w:r w:rsidRPr="000849B0">
        <w:rPr>
          <w:noProof/>
          <w:sz w:val="18"/>
          <w:szCs w:val="24"/>
        </w:rPr>
        <w:t>, pp. 1–11, 2014.</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8]</w:t>
      </w:r>
      <w:r w:rsidRPr="000849B0">
        <w:rPr>
          <w:noProof/>
          <w:sz w:val="18"/>
          <w:szCs w:val="24"/>
        </w:rPr>
        <w:tab/>
        <w:t xml:space="preserve">A. Karpathy and F. F. Li, “Deep visual-semantic alignments for generating image descriptions,” in </w:t>
      </w:r>
      <w:r w:rsidRPr="000849B0">
        <w:rPr>
          <w:i/>
          <w:iCs/>
          <w:noProof/>
          <w:sz w:val="18"/>
          <w:szCs w:val="24"/>
        </w:rPr>
        <w:t>Proceedings of the IEEE Computer Society Conference on Computer Vision and Pattern Recognition</w:t>
      </w:r>
      <w:r w:rsidRPr="000849B0">
        <w:rPr>
          <w:noProof/>
          <w:sz w:val="18"/>
          <w:szCs w:val="24"/>
        </w:rPr>
        <w:t>, 2015, vol. 07–12–June, pp. 3128–3137.</w:t>
      </w:r>
    </w:p>
    <w:p w:rsidR="000849B0" w:rsidRPr="000849B0" w:rsidRDefault="000849B0" w:rsidP="000849B0">
      <w:pPr>
        <w:widowControl w:val="0"/>
        <w:autoSpaceDN w:val="0"/>
        <w:adjustRightInd w:val="0"/>
        <w:ind w:left="640" w:hanging="640"/>
        <w:rPr>
          <w:noProof/>
          <w:sz w:val="18"/>
          <w:szCs w:val="24"/>
        </w:rPr>
      </w:pPr>
      <w:r w:rsidRPr="000849B0">
        <w:rPr>
          <w:noProof/>
          <w:sz w:val="18"/>
          <w:szCs w:val="24"/>
        </w:rPr>
        <w:t>[19]</w:t>
      </w:r>
      <w:r w:rsidRPr="000849B0">
        <w:rPr>
          <w:noProof/>
          <w:sz w:val="18"/>
          <w:szCs w:val="24"/>
        </w:rPr>
        <w:tab/>
        <w:t xml:space="preserve">J. Donahue </w:t>
      </w:r>
      <w:r w:rsidRPr="000849B0">
        <w:rPr>
          <w:i/>
          <w:iCs/>
          <w:noProof/>
          <w:sz w:val="18"/>
          <w:szCs w:val="24"/>
        </w:rPr>
        <w:t>et al.</w:t>
      </w:r>
      <w:r w:rsidRPr="000849B0">
        <w:rPr>
          <w:noProof/>
          <w:sz w:val="18"/>
          <w:szCs w:val="24"/>
        </w:rPr>
        <w:t xml:space="preserve">, “Long-term recurrent convolutional networks for visual recognition and description,” in </w:t>
      </w:r>
      <w:r w:rsidRPr="000849B0">
        <w:rPr>
          <w:i/>
          <w:iCs/>
          <w:noProof/>
          <w:sz w:val="18"/>
          <w:szCs w:val="24"/>
        </w:rPr>
        <w:t>Proceedings of the IEEE Computer Society Conference on Computer Vision and Pattern Recognition</w:t>
      </w:r>
      <w:r w:rsidRPr="000849B0">
        <w:rPr>
          <w:noProof/>
          <w:sz w:val="18"/>
          <w:szCs w:val="24"/>
        </w:rPr>
        <w:t>, 2015, vol. 07–12–June, pp. 2625–2634.</w:t>
      </w:r>
    </w:p>
    <w:p w:rsidR="000849B0" w:rsidRPr="000849B0" w:rsidRDefault="000849B0" w:rsidP="000849B0">
      <w:pPr>
        <w:widowControl w:val="0"/>
        <w:autoSpaceDN w:val="0"/>
        <w:adjustRightInd w:val="0"/>
        <w:ind w:left="640" w:hanging="640"/>
        <w:rPr>
          <w:noProof/>
          <w:sz w:val="18"/>
        </w:rPr>
      </w:pPr>
      <w:r w:rsidRPr="000849B0">
        <w:rPr>
          <w:noProof/>
          <w:sz w:val="18"/>
          <w:szCs w:val="24"/>
        </w:rPr>
        <w:t>[20]</w:t>
      </w:r>
      <w:r w:rsidRPr="000849B0">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headerReference w:type="default" r:id="rId23"/>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2140" w:rsidRDefault="007D2140">
      <w:r>
        <w:separator/>
      </w:r>
    </w:p>
  </w:endnote>
  <w:endnote w:type="continuationSeparator" w:id="0">
    <w:p w:rsidR="007D2140" w:rsidRDefault="007D21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2140" w:rsidRDefault="007D2140">
      <w:r>
        <w:separator/>
      </w:r>
    </w:p>
  </w:footnote>
  <w:footnote w:type="continuationSeparator" w:id="0">
    <w:p w:rsidR="007D2140" w:rsidRDefault="007D21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4FC5"/>
    <w:rsid w:val="00017008"/>
    <w:rsid w:val="000171D9"/>
    <w:rsid w:val="00017562"/>
    <w:rsid w:val="000236E5"/>
    <w:rsid w:val="000301AA"/>
    <w:rsid w:val="0003046D"/>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15D1"/>
    <w:rsid w:val="000849B0"/>
    <w:rsid w:val="00084A2E"/>
    <w:rsid w:val="00085169"/>
    <w:rsid w:val="00092E5D"/>
    <w:rsid w:val="000A00C4"/>
    <w:rsid w:val="000A42BD"/>
    <w:rsid w:val="000B283C"/>
    <w:rsid w:val="000B511E"/>
    <w:rsid w:val="000B5C40"/>
    <w:rsid w:val="000B71AA"/>
    <w:rsid w:val="000B7E62"/>
    <w:rsid w:val="000C0D65"/>
    <w:rsid w:val="000C5621"/>
    <w:rsid w:val="000C6CE4"/>
    <w:rsid w:val="000D412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50814"/>
    <w:rsid w:val="00152106"/>
    <w:rsid w:val="001537D9"/>
    <w:rsid w:val="001569FF"/>
    <w:rsid w:val="00163686"/>
    <w:rsid w:val="001643FA"/>
    <w:rsid w:val="00164C8C"/>
    <w:rsid w:val="0016612E"/>
    <w:rsid w:val="0017342C"/>
    <w:rsid w:val="00174536"/>
    <w:rsid w:val="0017641D"/>
    <w:rsid w:val="001801C7"/>
    <w:rsid w:val="001818B5"/>
    <w:rsid w:val="00184F41"/>
    <w:rsid w:val="00193EC3"/>
    <w:rsid w:val="001940B5"/>
    <w:rsid w:val="001973BF"/>
    <w:rsid w:val="001A4837"/>
    <w:rsid w:val="001A5185"/>
    <w:rsid w:val="001B0257"/>
    <w:rsid w:val="001B07CD"/>
    <w:rsid w:val="001B6674"/>
    <w:rsid w:val="001C0DCC"/>
    <w:rsid w:val="001C128B"/>
    <w:rsid w:val="001C1CD3"/>
    <w:rsid w:val="001C4894"/>
    <w:rsid w:val="001C4EDB"/>
    <w:rsid w:val="001C5366"/>
    <w:rsid w:val="001C6CC3"/>
    <w:rsid w:val="001D3EFB"/>
    <w:rsid w:val="001D565D"/>
    <w:rsid w:val="001E2AD0"/>
    <w:rsid w:val="001E384B"/>
    <w:rsid w:val="001E4902"/>
    <w:rsid w:val="001F3331"/>
    <w:rsid w:val="001F40A5"/>
    <w:rsid w:val="001F7C1E"/>
    <w:rsid w:val="002035FD"/>
    <w:rsid w:val="0020382F"/>
    <w:rsid w:val="00204838"/>
    <w:rsid w:val="00204E3C"/>
    <w:rsid w:val="00207E1D"/>
    <w:rsid w:val="00214055"/>
    <w:rsid w:val="0021444A"/>
    <w:rsid w:val="00215489"/>
    <w:rsid w:val="0021741D"/>
    <w:rsid w:val="002238F5"/>
    <w:rsid w:val="00230750"/>
    <w:rsid w:val="002358FC"/>
    <w:rsid w:val="0023719E"/>
    <w:rsid w:val="002412E5"/>
    <w:rsid w:val="00246436"/>
    <w:rsid w:val="00246610"/>
    <w:rsid w:val="00246E7E"/>
    <w:rsid w:val="00247577"/>
    <w:rsid w:val="002479E9"/>
    <w:rsid w:val="00251E2E"/>
    <w:rsid w:val="00263722"/>
    <w:rsid w:val="00264653"/>
    <w:rsid w:val="00274036"/>
    <w:rsid w:val="002775E5"/>
    <w:rsid w:val="00281B27"/>
    <w:rsid w:val="0028352A"/>
    <w:rsid w:val="0029351F"/>
    <w:rsid w:val="002942E7"/>
    <w:rsid w:val="002968B5"/>
    <w:rsid w:val="00297B07"/>
    <w:rsid w:val="002A00B8"/>
    <w:rsid w:val="002A21AA"/>
    <w:rsid w:val="002A43A5"/>
    <w:rsid w:val="002B0974"/>
    <w:rsid w:val="002B0BD3"/>
    <w:rsid w:val="002B5294"/>
    <w:rsid w:val="002B7284"/>
    <w:rsid w:val="002C03B0"/>
    <w:rsid w:val="002C41C9"/>
    <w:rsid w:val="002C672D"/>
    <w:rsid w:val="002D012E"/>
    <w:rsid w:val="002D0678"/>
    <w:rsid w:val="002D1D07"/>
    <w:rsid w:val="002D28B4"/>
    <w:rsid w:val="002D6B6E"/>
    <w:rsid w:val="002E1382"/>
    <w:rsid w:val="002E24FF"/>
    <w:rsid w:val="002E2F6B"/>
    <w:rsid w:val="002F21D3"/>
    <w:rsid w:val="002F393D"/>
    <w:rsid w:val="002F5728"/>
    <w:rsid w:val="002F6052"/>
    <w:rsid w:val="00300AA0"/>
    <w:rsid w:val="00301414"/>
    <w:rsid w:val="00302E32"/>
    <w:rsid w:val="0030312D"/>
    <w:rsid w:val="00304D84"/>
    <w:rsid w:val="00311B16"/>
    <w:rsid w:val="00313A68"/>
    <w:rsid w:val="00325329"/>
    <w:rsid w:val="00331340"/>
    <w:rsid w:val="00343B8A"/>
    <w:rsid w:val="0034647F"/>
    <w:rsid w:val="00346AFB"/>
    <w:rsid w:val="00350B35"/>
    <w:rsid w:val="00351726"/>
    <w:rsid w:val="0035265E"/>
    <w:rsid w:val="00357F09"/>
    <w:rsid w:val="00362574"/>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17F4"/>
    <w:rsid w:val="003B4B9A"/>
    <w:rsid w:val="003C4505"/>
    <w:rsid w:val="003C4A51"/>
    <w:rsid w:val="003C4D68"/>
    <w:rsid w:val="003C5A74"/>
    <w:rsid w:val="003C655A"/>
    <w:rsid w:val="003C6AA6"/>
    <w:rsid w:val="003C74C8"/>
    <w:rsid w:val="003D005C"/>
    <w:rsid w:val="003D0285"/>
    <w:rsid w:val="003D0955"/>
    <w:rsid w:val="003D125C"/>
    <w:rsid w:val="003D2968"/>
    <w:rsid w:val="003D31C8"/>
    <w:rsid w:val="003D3AC4"/>
    <w:rsid w:val="003D418C"/>
    <w:rsid w:val="003D7A95"/>
    <w:rsid w:val="003E0BD6"/>
    <w:rsid w:val="003E3035"/>
    <w:rsid w:val="003E6189"/>
    <w:rsid w:val="003F2999"/>
    <w:rsid w:val="0040108A"/>
    <w:rsid w:val="004057BE"/>
    <w:rsid w:val="004123A9"/>
    <w:rsid w:val="00417A4F"/>
    <w:rsid w:val="00431AC3"/>
    <w:rsid w:val="00431BB2"/>
    <w:rsid w:val="0043206C"/>
    <w:rsid w:val="00434DE5"/>
    <w:rsid w:val="00437A79"/>
    <w:rsid w:val="00446EAC"/>
    <w:rsid w:val="00447747"/>
    <w:rsid w:val="00452DA5"/>
    <w:rsid w:val="004579A5"/>
    <w:rsid w:val="00457B1C"/>
    <w:rsid w:val="00460768"/>
    <w:rsid w:val="00464862"/>
    <w:rsid w:val="00466795"/>
    <w:rsid w:val="004674CB"/>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B02"/>
    <w:rsid w:val="00492659"/>
    <w:rsid w:val="00494803"/>
    <w:rsid w:val="00497733"/>
    <w:rsid w:val="004A046B"/>
    <w:rsid w:val="004A2833"/>
    <w:rsid w:val="004B4D85"/>
    <w:rsid w:val="004B7F30"/>
    <w:rsid w:val="004C2ADE"/>
    <w:rsid w:val="004C67C8"/>
    <w:rsid w:val="004D10E3"/>
    <w:rsid w:val="004D3F6B"/>
    <w:rsid w:val="004D743C"/>
    <w:rsid w:val="004E0F7D"/>
    <w:rsid w:val="004E1371"/>
    <w:rsid w:val="004E6F71"/>
    <w:rsid w:val="004F2AD0"/>
    <w:rsid w:val="005061C1"/>
    <w:rsid w:val="0051023F"/>
    <w:rsid w:val="005132E8"/>
    <w:rsid w:val="0051365B"/>
    <w:rsid w:val="00522B24"/>
    <w:rsid w:val="005239F4"/>
    <w:rsid w:val="00524E6F"/>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5127"/>
    <w:rsid w:val="00555C20"/>
    <w:rsid w:val="00556CC6"/>
    <w:rsid w:val="0056099E"/>
    <w:rsid w:val="00561453"/>
    <w:rsid w:val="00562DA1"/>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3C73"/>
    <w:rsid w:val="005A7240"/>
    <w:rsid w:val="005A7435"/>
    <w:rsid w:val="005C030C"/>
    <w:rsid w:val="005C1D4D"/>
    <w:rsid w:val="005C3530"/>
    <w:rsid w:val="005C37F0"/>
    <w:rsid w:val="005C56B5"/>
    <w:rsid w:val="005C5A61"/>
    <w:rsid w:val="005C5D87"/>
    <w:rsid w:val="005D0481"/>
    <w:rsid w:val="005D15C6"/>
    <w:rsid w:val="005D1FA6"/>
    <w:rsid w:val="005D268F"/>
    <w:rsid w:val="005D2A94"/>
    <w:rsid w:val="005E2A3B"/>
    <w:rsid w:val="005E30A2"/>
    <w:rsid w:val="005E41D6"/>
    <w:rsid w:val="00605845"/>
    <w:rsid w:val="00606CE2"/>
    <w:rsid w:val="00611E01"/>
    <w:rsid w:val="0061209A"/>
    <w:rsid w:val="006120E1"/>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38B3"/>
    <w:rsid w:val="006577A4"/>
    <w:rsid w:val="006605B7"/>
    <w:rsid w:val="00660EB3"/>
    <w:rsid w:val="006700A8"/>
    <w:rsid w:val="00672153"/>
    <w:rsid w:val="00672632"/>
    <w:rsid w:val="006740B9"/>
    <w:rsid w:val="00682D9A"/>
    <w:rsid w:val="00687741"/>
    <w:rsid w:val="006928C7"/>
    <w:rsid w:val="00695F72"/>
    <w:rsid w:val="006A00F5"/>
    <w:rsid w:val="006A0783"/>
    <w:rsid w:val="006A0A27"/>
    <w:rsid w:val="006A200D"/>
    <w:rsid w:val="006A450E"/>
    <w:rsid w:val="006A4FFD"/>
    <w:rsid w:val="006B05EC"/>
    <w:rsid w:val="006B205A"/>
    <w:rsid w:val="006C1102"/>
    <w:rsid w:val="006C5707"/>
    <w:rsid w:val="006C73A4"/>
    <w:rsid w:val="006D0F72"/>
    <w:rsid w:val="006D1B84"/>
    <w:rsid w:val="006D4196"/>
    <w:rsid w:val="006D4563"/>
    <w:rsid w:val="006D4E77"/>
    <w:rsid w:val="006D51A6"/>
    <w:rsid w:val="006D5E3A"/>
    <w:rsid w:val="006D69F2"/>
    <w:rsid w:val="006D6ACA"/>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4927"/>
    <w:rsid w:val="00717E3C"/>
    <w:rsid w:val="00722B19"/>
    <w:rsid w:val="00723023"/>
    <w:rsid w:val="00723784"/>
    <w:rsid w:val="007307E1"/>
    <w:rsid w:val="007326CB"/>
    <w:rsid w:val="00732707"/>
    <w:rsid w:val="00732978"/>
    <w:rsid w:val="007329BF"/>
    <w:rsid w:val="007366F0"/>
    <w:rsid w:val="0073729D"/>
    <w:rsid w:val="0074006A"/>
    <w:rsid w:val="00744E78"/>
    <w:rsid w:val="0074557A"/>
    <w:rsid w:val="00746470"/>
    <w:rsid w:val="007474C3"/>
    <w:rsid w:val="007517EC"/>
    <w:rsid w:val="00751A09"/>
    <w:rsid w:val="00761230"/>
    <w:rsid w:val="00781130"/>
    <w:rsid w:val="00781B4A"/>
    <w:rsid w:val="007841F9"/>
    <w:rsid w:val="00791DF1"/>
    <w:rsid w:val="00792FB2"/>
    <w:rsid w:val="007A0160"/>
    <w:rsid w:val="007A1A35"/>
    <w:rsid w:val="007A4B78"/>
    <w:rsid w:val="007A557A"/>
    <w:rsid w:val="007A59D3"/>
    <w:rsid w:val="007A5F16"/>
    <w:rsid w:val="007B2920"/>
    <w:rsid w:val="007B4EAA"/>
    <w:rsid w:val="007C169C"/>
    <w:rsid w:val="007C2C3F"/>
    <w:rsid w:val="007C4FA4"/>
    <w:rsid w:val="007D2140"/>
    <w:rsid w:val="007D27FA"/>
    <w:rsid w:val="007D32AE"/>
    <w:rsid w:val="007D4DA3"/>
    <w:rsid w:val="007D53DF"/>
    <w:rsid w:val="007D7492"/>
    <w:rsid w:val="007E054F"/>
    <w:rsid w:val="007E3057"/>
    <w:rsid w:val="007E50B6"/>
    <w:rsid w:val="007E65D1"/>
    <w:rsid w:val="007F01A1"/>
    <w:rsid w:val="007F0DA5"/>
    <w:rsid w:val="007F1985"/>
    <w:rsid w:val="007F28D1"/>
    <w:rsid w:val="007F60BE"/>
    <w:rsid w:val="007F7632"/>
    <w:rsid w:val="0080146F"/>
    <w:rsid w:val="00801613"/>
    <w:rsid w:val="00801FB2"/>
    <w:rsid w:val="0080586C"/>
    <w:rsid w:val="00805A17"/>
    <w:rsid w:val="00811914"/>
    <w:rsid w:val="0082117E"/>
    <w:rsid w:val="0082214F"/>
    <w:rsid w:val="00823FA8"/>
    <w:rsid w:val="00826F5F"/>
    <w:rsid w:val="00833F23"/>
    <w:rsid w:val="00833F8F"/>
    <w:rsid w:val="008379B0"/>
    <w:rsid w:val="0084066D"/>
    <w:rsid w:val="0084118C"/>
    <w:rsid w:val="00842F24"/>
    <w:rsid w:val="008475A2"/>
    <w:rsid w:val="00851606"/>
    <w:rsid w:val="00851B00"/>
    <w:rsid w:val="008523F9"/>
    <w:rsid w:val="00854C78"/>
    <w:rsid w:val="00860377"/>
    <w:rsid w:val="00860411"/>
    <w:rsid w:val="00867EC1"/>
    <w:rsid w:val="00871188"/>
    <w:rsid w:val="0087198E"/>
    <w:rsid w:val="00873A41"/>
    <w:rsid w:val="00874C62"/>
    <w:rsid w:val="00876B87"/>
    <w:rsid w:val="00877C51"/>
    <w:rsid w:val="00880CDB"/>
    <w:rsid w:val="00884708"/>
    <w:rsid w:val="008861E3"/>
    <w:rsid w:val="00886A02"/>
    <w:rsid w:val="00887A0F"/>
    <w:rsid w:val="008915AD"/>
    <w:rsid w:val="00893DED"/>
    <w:rsid w:val="00894B9C"/>
    <w:rsid w:val="008964E9"/>
    <w:rsid w:val="00896EA7"/>
    <w:rsid w:val="008A2D63"/>
    <w:rsid w:val="008A579B"/>
    <w:rsid w:val="008A7C89"/>
    <w:rsid w:val="008A7E47"/>
    <w:rsid w:val="008B0C6F"/>
    <w:rsid w:val="008B3988"/>
    <w:rsid w:val="008B4B19"/>
    <w:rsid w:val="008B4E0E"/>
    <w:rsid w:val="008B68D7"/>
    <w:rsid w:val="008C0187"/>
    <w:rsid w:val="008C0BB0"/>
    <w:rsid w:val="008D1394"/>
    <w:rsid w:val="008D4372"/>
    <w:rsid w:val="008D71F1"/>
    <w:rsid w:val="008E017C"/>
    <w:rsid w:val="008E2EDE"/>
    <w:rsid w:val="008E7542"/>
    <w:rsid w:val="008F16C6"/>
    <w:rsid w:val="008F1812"/>
    <w:rsid w:val="008F1A0F"/>
    <w:rsid w:val="008F5A2D"/>
    <w:rsid w:val="00900C71"/>
    <w:rsid w:val="00907E2D"/>
    <w:rsid w:val="00914A61"/>
    <w:rsid w:val="00915952"/>
    <w:rsid w:val="00920F2C"/>
    <w:rsid w:val="009212B3"/>
    <w:rsid w:val="00921519"/>
    <w:rsid w:val="00924A73"/>
    <w:rsid w:val="00931967"/>
    <w:rsid w:val="0093296F"/>
    <w:rsid w:val="00934CCD"/>
    <w:rsid w:val="0094100C"/>
    <w:rsid w:val="0094381E"/>
    <w:rsid w:val="00950339"/>
    <w:rsid w:val="009557A5"/>
    <w:rsid w:val="00955C43"/>
    <w:rsid w:val="00963484"/>
    <w:rsid w:val="009660BF"/>
    <w:rsid w:val="009725BA"/>
    <w:rsid w:val="00972AA8"/>
    <w:rsid w:val="0097746F"/>
    <w:rsid w:val="00983445"/>
    <w:rsid w:val="00991153"/>
    <w:rsid w:val="009935C5"/>
    <w:rsid w:val="009A0F94"/>
    <w:rsid w:val="009A18A9"/>
    <w:rsid w:val="009A4929"/>
    <w:rsid w:val="009A6056"/>
    <w:rsid w:val="009B2521"/>
    <w:rsid w:val="009B3B56"/>
    <w:rsid w:val="009B43D6"/>
    <w:rsid w:val="009B572A"/>
    <w:rsid w:val="009C12C3"/>
    <w:rsid w:val="009C19E3"/>
    <w:rsid w:val="009C26BA"/>
    <w:rsid w:val="009C364B"/>
    <w:rsid w:val="009D4205"/>
    <w:rsid w:val="009D4766"/>
    <w:rsid w:val="009D6E69"/>
    <w:rsid w:val="009E0649"/>
    <w:rsid w:val="009E176A"/>
    <w:rsid w:val="009E1D23"/>
    <w:rsid w:val="009E449F"/>
    <w:rsid w:val="009E7CE8"/>
    <w:rsid w:val="009F058B"/>
    <w:rsid w:val="009F16E5"/>
    <w:rsid w:val="009F5AE3"/>
    <w:rsid w:val="009F626A"/>
    <w:rsid w:val="00A00441"/>
    <w:rsid w:val="00A03A4C"/>
    <w:rsid w:val="00A045F9"/>
    <w:rsid w:val="00A107C2"/>
    <w:rsid w:val="00A11420"/>
    <w:rsid w:val="00A14A5C"/>
    <w:rsid w:val="00A1629F"/>
    <w:rsid w:val="00A16D11"/>
    <w:rsid w:val="00A17459"/>
    <w:rsid w:val="00A208A6"/>
    <w:rsid w:val="00A26E37"/>
    <w:rsid w:val="00A2788D"/>
    <w:rsid w:val="00A27B46"/>
    <w:rsid w:val="00A30CDD"/>
    <w:rsid w:val="00A34352"/>
    <w:rsid w:val="00A34C1E"/>
    <w:rsid w:val="00A3651B"/>
    <w:rsid w:val="00A36A67"/>
    <w:rsid w:val="00A440B1"/>
    <w:rsid w:val="00A461C1"/>
    <w:rsid w:val="00A46E5E"/>
    <w:rsid w:val="00A47C14"/>
    <w:rsid w:val="00A527CD"/>
    <w:rsid w:val="00A52F9B"/>
    <w:rsid w:val="00A53A37"/>
    <w:rsid w:val="00A55DDE"/>
    <w:rsid w:val="00A56484"/>
    <w:rsid w:val="00A56BDA"/>
    <w:rsid w:val="00A610F2"/>
    <w:rsid w:val="00A63E5B"/>
    <w:rsid w:val="00A7242C"/>
    <w:rsid w:val="00A73D49"/>
    <w:rsid w:val="00A745F0"/>
    <w:rsid w:val="00A7577A"/>
    <w:rsid w:val="00A75FDE"/>
    <w:rsid w:val="00A760F1"/>
    <w:rsid w:val="00A80FF7"/>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30C9"/>
    <w:rsid w:val="00AE06EA"/>
    <w:rsid w:val="00AE49F7"/>
    <w:rsid w:val="00AE5225"/>
    <w:rsid w:val="00AE54F1"/>
    <w:rsid w:val="00AF1FF2"/>
    <w:rsid w:val="00AF3E06"/>
    <w:rsid w:val="00AF4C8B"/>
    <w:rsid w:val="00B00A2E"/>
    <w:rsid w:val="00B01D7D"/>
    <w:rsid w:val="00B07A09"/>
    <w:rsid w:val="00B11712"/>
    <w:rsid w:val="00B1536A"/>
    <w:rsid w:val="00B15660"/>
    <w:rsid w:val="00B15752"/>
    <w:rsid w:val="00B171DC"/>
    <w:rsid w:val="00B27BBC"/>
    <w:rsid w:val="00B3341E"/>
    <w:rsid w:val="00B33687"/>
    <w:rsid w:val="00B33E4A"/>
    <w:rsid w:val="00B368CD"/>
    <w:rsid w:val="00B403AF"/>
    <w:rsid w:val="00B41A08"/>
    <w:rsid w:val="00B4371F"/>
    <w:rsid w:val="00B44AA8"/>
    <w:rsid w:val="00B4506D"/>
    <w:rsid w:val="00B52161"/>
    <w:rsid w:val="00B52405"/>
    <w:rsid w:val="00B53DDA"/>
    <w:rsid w:val="00B5405E"/>
    <w:rsid w:val="00B569D0"/>
    <w:rsid w:val="00B6009B"/>
    <w:rsid w:val="00B6025D"/>
    <w:rsid w:val="00B61D09"/>
    <w:rsid w:val="00B62D3A"/>
    <w:rsid w:val="00B64843"/>
    <w:rsid w:val="00B660A7"/>
    <w:rsid w:val="00B703BE"/>
    <w:rsid w:val="00B749DB"/>
    <w:rsid w:val="00B7786E"/>
    <w:rsid w:val="00B83D91"/>
    <w:rsid w:val="00B87381"/>
    <w:rsid w:val="00B87CF9"/>
    <w:rsid w:val="00B9067F"/>
    <w:rsid w:val="00B91A1A"/>
    <w:rsid w:val="00B9535B"/>
    <w:rsid w:val="00B96F11"/>
    <w:rsid w:val="00BA30F9"/>
    <w:rsid w:val="00BA3AC7"/>
    <w:rsid w:val="00BA3B4A"/>
    <w:rsid w:val="00BA55AD"/>
    <w:rsid w:val="00BB1FD3"/>
    <w:rsid w:val="00BB3435"/>
    <w:rsid w:val="00BB502C"/>
    <w:rsid w:val="00BC1D5D"/>
    <w:rsid w:val="00BD28A4"/>
    <w:rsid w:val="00BD37BD"/>
    <w:rsid w:val="00BD7184"/>
    <w:rsid w:val="00BE140A"/>
    <w:rsid w:val="00BE4ABC"/>
    <w:rsid w:val="00BE4B31"/>
    <w:rsid w:val="00BF2DE4"/>
    <w:rsid w:val="00BF5414"/>
    <w:rsid w:val="00BF6ABB"/>
    <w:rsid w:val="00C00DCB"/>
    <w:rsid w:val="00C0400D"/>
    <w:rsid w:val="00C05A2E"/>
    <w:rsid w:val="00C05B17"/>
    <w:rsid w:val="00C07EF6"/>
    <w:rsid w:val="00C17907"/>
    <w:rsid w:val="00C23135"/>
    <w:rsid w:val="00C240C0"/>
    <w:rsid w:val="00C25839"/>
    <w:rsid w:val="00C26E26"/>
    <w:rsid w:val="00C30CD6"/>
    <w:rsid w:val="00C33796"/>
    <w:rsid w:val="00C339F6"/>
    <w:rsid w:val="00C43DAA"/>
    <w:rsid w:val="00C44039"/>
    <w:rsid w:val="00C4413B"/>
    <w:rsid w:val="00C578C6"/>
    <w:rsid w:val="00C67B23"/>
    <w:rsid w:val="00C67F97"/>
    <w:rsid w:val="00C70E52"/>
    <w:rsid w:val="00C718A4"/>
    <w:rsid w:val="00C71F7D"/>
    <w:rsid w:val="00C72F8A"/>
    <w:rsid w:val="00C75793"/>
    <w:rsid w:val="00C75E7B"/>
    <w:rsid w:val="00C760D8"/>
    <w:rsid w:val="00C76E18"/>
    <w:rsid w:val="00C80FEB"/>
    <w:rsid w:val="00C85D34"/>
    <w:rsid w:val="00C93149"/>
    <w:rsid w:val="00C94DC4"/>
    <w:rsid w:val="00C97A77"/>
    <w:rsid w:val="00CA44F1"/>
    <w:rsid w:val="00CA4942"/>
    <w:rsid w:val="00CA4D62"/>
    <w:rsid w:val="00CA5E67"/>
    <w:rsid w:val="00CB062C"/>
    <w:rsid w:val="00CB1202"/>
    <w:rsid w:val="00CB344F"/>
    <w:rsid w:val="00CB36F2"/>
    <w:rsid w:val="00CB3B6B"/>
    <w:rsid w:val="00CB59F3"/>
    <w:rsid w:val="00CB75B9"/>
    <w:rsid w:val="00CC328F"/>
    <w:rsid w:val="00CC51D2"/>
    <w:rsid w:val="00CD0E57"/>
    <w:rsid w:val="00CE0159"/>
    <w:rsid w:val="00CE1500"/>
    <w:rsid w:val="00CE1595"/>
    <w:rsid w:val="00CE290B"/>
    <w:rsid w:val="00CE409D"/>
    <w:rsid w:val="00CF2BDF"/>
    <w:rsid w:val="00D07C99"/>
    <w:rsid w:val="00D12A93"/>
    <w:rsid w:val="00D13FEF"/>
    <w:rsid w:val="00D204BA"/>
    <w:rsid w:val="00D20665"/>
    <w:rsid w:val="00D20B02"/>
    <w:rsid w:val="00D20F4E"/>
    <w:rsid w:val="00D21BF8"/>
    <w:rsid w:val="00D23337"/>
    <w:rsid w:val="00D252B1"/>
    <w:rsid w:val="00D25F77"/>
    <w:rsid w:val="00D26075"/>
    <w:rsid w:val="00D2674F"/>
    <w:rsid w:val="00D27084"/>
    <w:rsid w:val="00D31BA5"/>
    <w:rsid w:val="00D33FB4"/>
    <w:rsid w:val="00D3655C"/>
    <w:rsid w:val="00D37390"/>
    <w:rsid w:val="00D37BCC"/>
    <w:rsid w:val="00D400EE"/>
    <w:rsid w:val="00D428F9"/>
    <w:rsid w:val="00D4439A"/>
    <w:rsid w:val="00D450B1"/>
    <w:rsid w:val="00D45BA0"/>
    <w:rsid w:val="00D506AD"/>
    <w:rsid w:val="00D6072C"/>
    <w:rsid w:val="00D62424"/>
    <w:rsid w:val="00D6467F"/>
    <w:rsid w:val="00D661E8"/>
    <w:rsid w:val="00D67D6D"/>
    <w:rsid w:val="00D71CEE"/>
    <w:rsid w:val="00D71F23"/>
    <w:rsid w:val="00D732FA"/>
    <w:rsid w:val="00D76168"/>
    <w:rsid w:val="00D81D17"/>
    <w:rsid w:val="00D82ACF"/>
    <w:rsid w:val="00D848E8"/>
    <w:rsid w:val="00D90C38"/>
    <w:rsid w:val="00D91B67"/>
    <w:rsid w:val="00D95AB4"/>
    <w:rsid w:val="00D96672"/>
    <w:rsid w:val="00DB00E5"/>
    <w:rsid w:val="00DB1C75"/>
    <w:rsid w:val="00DB1FFA"/>
    <w:rsid w:val="00DB3304"/>
    <w:rsid w:val="00DB49B1"/>
    <w:rsid w:val="00DC53C2"/>
    <w:rsid w:val="00DC6687"/>
    <w:rsid w:val="00DD0DE0"/>
    <w:rsid w:val="00DD4273"/>
    <w:rsid w:val="00DE3B08"/>
    <w:rsid w:val="00DE3DAA"/>
    <w:rsid w:val="00DE3E2F"/>
    <w:rsid w:val="00DF05F3"/>
    <w:rsid w:val="00DF17CB"/>
    <w:rsid w:val="00DF2DE9"/>
    <w:rsid w:val="00DF5096"/>
    <w:rsid w:val="00E03B49"/>
    <w:rsid w:val="00E04C89"/>
    <w:rsid w:val="00E12CE6"/>
    <w:rsid w:val="00E1407D"/>
    <w:rsid w:val="00E158CD"/>
    <w:rsid w:val="00E224FF"/>
    <w:rsid w:val="00E23CB9"/>
    <w:rsid w:val="00E24210"/>
    <w:rsid w:val="00E248A1"/>
    <w:rsid w:val="00E24B59"/>
    <w:rsid w:val="00E265C4"/>
    <w:rsid w:val="00E34738"/>
    <w:rsid w:val="00E37745"/>
    <w:rsid w:val="00E43A4B"/>
    <w:rsid w:val="00E43EBA"/>
    <w:rsid w:val="00E51556"/>
    <w:rsid w:val="00E552B8"/>
    <w:rsid w:val="00E55D91"/>
    <w:rsid w:val="00E613A4"/>
    <w:rsid w:val="00E61E56"/>
    <w:rsid w:val="00E6417E"/>
    <w:rsid w:val="00E655CA"/>
    <w:rsid w:val="00E65C91"/>
    <w:rsid w:val="00E72AA7"/>
    <w:rsid w:val="00E75135"/>
    <w:rsid w:val="00E800DC"/>
    <w:rsid w:val="00E90CD6"/>
    <w:rsid w:val="00E9514F"/>
    <w:rsid w:val="00EA1937"/>
    <w:rsid w:val="00EA5DB2"/>
    <w:rsid w:val="00EB16C9"/>
    <w:rsid w:val="00EB78EA"/>
    <w:rsid w:val="00EC2107"/>
    <w:rsid w:val="00EC4B7C"/>
    <w:rsid w:val="00ED2F93"/>
    <w:rsid w:val="00ED4AF7"/>
    <w:rsid w:val="00ED4ECA"/>
    <w:rsid w:val="00ED56FA"/>
    <w:rsid w:val="00ED748E"/>
    <w:rsid w:val="00EE09B3"/>
    <w:rsid w:val="00EE40BD"/>
    <w:rsid w:val="00EE414B"/>
    <w:rsid w:val="00EE4423"/>
    <w:rsid w:val="00EE492C"/>
    <w:rsid w:val="00EE7D7B"/>
    <w:rsid w:val="00EF12AA"/>
    <w:rsid w:val="00EF56C7"/>
    <w:rsid w:val="00EF65AB"/>
    <w:rsid w:val="00F0231D"/>
    <w:rsid w:val="00F03992"/>
    <w:rsid w:val="00F046FF"/>
    <w:rsid w:val="00F04BDB"/>
    <w:rsid w:val="00F04FF2"/>
    <w:rsid w:val="00F10FD1"/>
    <w:rsid w:val="00F12B21"/>
    <w:rsid w:val="00F130F8"/>
    <w:rsid w:val="00F131F7"/>
    <w:rsid w:val="00F13783"/>
    <w:rsid w:val="00F138AF"/>
    <w:rsid w:val="00F1506B"/>
    <w:rsid w:val="00F15215"/>
    <w:rsid w:val="00F21152"/>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57AF"/>
    <w:rsid w:val="00F81F6F"/>
    <w:rsid w:val="00F84BC1"/>
    <w:rsid w:val="00F84D06"/>
    <w:rsid w:val="00F90FA9"/>
    <w:rsid w:val="00F919D1"/>
    <w:rsid w:val="00F973CA"/>
    <w:rsid w:val="00FA03A6"/>
    <w:rsid w:val="00FA0584"/>
    <w:rsid w:val="00FA4FEC"/>
    <w:rsid w:val="00FA50FF"/>
    <w:rsid w:val="00FA5A67"/>
    <w:rsid w:val="00FA6043"/>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15FCA"/>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AC1984B-7D40-4385-939A-0AE0FC122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0</TotalTime>
  <Pages>7</Pages>
  <Words>11792</Words>
  <Characters>67221</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879</cp:revision>
  <cp:lastPrinted>2017-05-17T02:32:00Z</cp:lastPrinted>
  <dcterms:created xsi:type="dcterms:W3CDTF">2017-05-15T17:46:00Z</dcterms:created>
  <dcterms:modified xsi:type="dcterms:W3CDTF">2017-06-11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